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681A85">
      <w:pPr>
        <w:pStyle w:val="Title"/>
      </w:pPr>
      <w:r>
        <w:t>Procrastination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121157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681A85" w:rsidP="002F170D">
      <w:pPr>
        <w:pStyle w:val="SectionTitle"/>
      </w:pPr>
      <w:r>
        <w:lastRenderedPageBreak/>
        <w:t>Procrastination</w:t>
      </w:r>
    </w:p>
    <w:p w:rsidR="00A82A4B" w:rsidRDefault="005164A3" w:rsidP="00A82A4B">
      <w:bookmarkStart w:id="0" w:name="_GoBack"/>
      <w:r>
        <w:t>Procrastination is an ailment</w:t>
      </w:r>
      <w:r w:rsidR="00DE0E02">
        <w:t xml:space="preserve"> and is considered by many as the best way to avoid </w:t>
      </w:r>
      <w:r w:rsidR="008D0C98">
        <w:t xml:space="preserve">undesirable tasks </w:t>
      </w:r>
      <w:r w:rsidR="00C54E13">
        <w:fldChar w:fldCharType="begin"/>
      </w:r>
      <w:r w:rsidR="00C54E13">
        <w:instrText xml:space="preserve"> ADDIN ZOTERO_ITEM CSL_CITATION {"citationID":"vPW7EfeQ","properties":{"formattedCitation":"(Gargari, Sabouri, &amp; Norzad, 2011)","plainCitation":"(Gargari, Sabouri, &amp; Norzad, 2011)","noteIndex":0},"citationItems":[{"id":326,"uris":["http://zotero.org/users/local/5VyEEXyp/items/CY9UNV33"],"uri":["http://zotero.org/users/local/5VyEEXyp/items/CY9UNV33"],"itemData":{"id":326,"type":"article-journal","title":"Academic procrastination: The relationship between causal attribution styles and behavioral postponement","container-title":"Iranian journal of psychiatry and behavioral sciences","page":"76","volume":"5","issue":"2","author":[{"family":"Gargari","given":"Rahim Badri"},{"family":"Sabouri","given":"Hossein"},{"family":"Norzad","given":"Fatemeh"}],"issued":{"date-parts":[["2011"]]}}}],"schema":"https://github.com/citation-style-language/schema/raw/master/csl-citation.json"} </w:instrText>
      </w:r>
      <w:r w:rsidR="00C54E13">
        <w:fldChar w:fldCharType="separate"/>
      </w:r>
      <w:r w:rsidR="00C54E13" w:rsidRPr="00C54E13">
        <w:rPr>
          <w:rFonts w:ascii="Times New Roman" w:hAnsi="Times New Roman" w:cs="Times New Roman"/>
        </w:rPr>
        <w:t>(</w:t>
      </w:r>
      <w:proofErr w:type="spellStart"/>
      <w:r w:rsidR="00C54E13" w:rsidRPr="00C54E13">
        <w:rPr>
          <w:rFonts w:ascii="Times New Roman" w:hAnsi="Times New Roman" w:cs="Times New Roman"/>
        </w:rPr>
        <w:t>Gargari</w:t>
      </w:r>
      <w:proofErr w:type="spellEnd"/>
      <w:r w:rsidR="00C54E13" w:rsidRPr="00C54E13">
        <w:rPr>
          <w:rFonts w:ascii="Times New Roman" w:hAnsi="Times New Roman" w:cs="Times New Roman"/>
        </w:rPr>
        <w:t xml:space="preserve">, </w:t>
      </w:r>
      <w:proofErr w:type="spellStart"/>
      <w:r w:rsidR="00C54E13" w:rsidRPr="00C54E13">
        <w:rPr>
          <w:rFonts w:ascii="Times New Roman" w:hAnsi="Times New Roman" w:cs="Times New Roman"/>
        </w:rPr>
        <w:t>Sabouri</w:t>
      </w:r>
      <w:proofErr w:type="spellEnd"/>
      <w:r w:rsidR="00C54E13" w:rsidRPr="00C54E13">
        <w:rPr>
          <w:rFonts w:ascii="Times New Roman" w:hAnsi="Times New Roman" w:cs="Times New Roman"/>
        </w:rPr>
        <w:t xml:space="preserve">, &amp; </w:t>
      </w:r>
      <w:proofErr w:type="spellStart"/>
      <w:r w:rsidR="00C54E13" w:rsidRPr="00C54E13">
        <w:rPr>
          <w:rFonts w:ascii="Times New Roman" w:hAnsi="Times New Roman" w:cs="Times New Roman"/>
        </w:rPr>
        <w:t>Norzad</w:t>
      </w:r>
      <w:proofErr w:type="spellEnd"/>
      <w:r w:rsidR="00C54E13" w:rsidRPr="00C54E13">
        <w:rPr>
          <w:rFonts w:ascii="Times New Roman" w:hAnsi="Times New Roman" w:cs="Times New Roman"/>
        </w:rPr>
        <w:t>, 2011)</w:t>
      </w:r>
      <w:r w:rsidR="00C54E13">
        <w:fldChar w:fldCharType="end"/>
      </w:r>
      <w:r>
        <w:t xml:space="preserve">. According to </w:t>
      </w:r>
      <w:r w:rsidR="00C654F0">
        <w:fldChar w:fldCharType="begin"/>
      </w:r>
      <w:r w:rsidR="0090582A">
        <w:instrText xml:space="preserve"> ADDIN ZOTERO_ITEM CSL_CITATION {"citationID":"9ush9lNv","properties":{"formattedCitation":"(Fiore, 2007)","plainCitation":"(Fiore, 2007)","noteIndex":0},"citationItems":[{"id":323,"uris":["http://zotero.org/users/local/5VyEEXyp/items/JLV8P67K"],"uri":["http://zotero.org/users/local/5VyEEXyp/items/JLV8P67K"],"itemData":{"id":323,"type":"book","title":"The Now Habit: A Strategic Program for Overcoming Procrastination and Enjoying Guilt-free Play","publisher":"Tarcher/Penguin","URL":"https://books.google.com.pk/books?id=obLBn7OKcI8C","ISBN":"978-1-58542-552-5","author":[{"family":"Fiore","given":"N. A."}],"issued":{"date-parts":[["2007"]]}}}],"schema":"https://github.com/citation-style-language/schema/raw/master/csl-citation.json"} </w:instrText>
      </w:r>
      <w:r w:rsidR="00C654F0">
        <w:fldChar w:fldCharType="separate"/>
      </w:r>
      <w:r w:rsidR="0090582A" w:rsidRPr="0090582A">
        <w:rPr>
          <w:rFonts w:ascii="Times New Roman" w:hAnsi="Times New Roman" w:cs="Times New Roman"/>
        </w:rPr>
        <w:t xml:space="preserve">Fiore </w:t>
      </w:r>
      <w:r w:rsidR="0090582A">
        <w:rPr>
          <w:rFonts w:ascii="Times New Roman" w:hAnsi="Times New Roman" w:cs="Times New Roman"/>
        </w:rPr>
        <w:t>(</w:t>
      </w:r>
      <w:r w:rsidR="0090582A" w:rsidRPr="0090582A">
        <w:rPr>
          <w:rFonts w:ascii="Times New Roman" w:hAnsi="Times New Roman" w:cs="Times New Roman"/>
        </w:rPr>
        <w:t>2007)</w:t>
      </w:r>
      <w:r w:rsidR="00C654F0">
        <w:fldChar w:fldCharType="end"/>
      </w:r>
      <w:r w:rsidR="0090582A">
        <w:t>, procrastination is,</w:t>
      </w:r>
      <w:r w:rsidR="0090582A" w:rsidRPr="0090582A">
        <w:t xml:space="preserve"> “a mechanism for coping with the anxiety associated with starting or completing any task or decision.”</w:t>
      </w:r>
      <w:r w:rsidR="00BD7283">
        <w:t xml:space="preserve"> </w:t>
      </w:r>
      <w:r w:rsidR="00C03D9C">
        <w:t xml:space="preserve">This means that such individuals </w:t>
      </w:r>
      <w:r w:rsidR="00BB0BA6">
        <w:t>tend to</w:t>
      </w:r>
      <w:r w:rsidR="00C03D9C">
        <w:t xml:space="preserve"> begin their work hours before </w:t>
      </w:r>
      <w:r w:rsidR="001109D6">
        <w:t xml:space="preserve">the </w:t>
      </w:r>
      <w:r w:rsidR="00C03D9C" w:rsidRPr="001109D6">
        <w:rPr>
          <w:noProof/>
        </w:rPr>
        <w:t>deadline</w:t>
      </w:r>
      <w:r w:rsidR="00C03D9C">
        <w:t>, no matter how extensive their workload may be</w:t>
      </w:r>
      <w:r w:rsidR="00A82A4B">
        <w:t>. To add insult to injury, these individuals</w:t>
      </w:r>
      <w:r w:rsidR="00063306">
        <w:t xml:space="preserve"> often</w:t>
      </w:r>
      <w:r w:rsidR="00A82A4B">
        <w:t xml:space="preserve"> fail to make it in time. They </w:t>
      </w:r>
      <w:r w:rsidR="00845FD6">
        <w:t>usually make it to places in the nick of time or late</w:t>
      </w:r>
      <w:r w:rsidR="00A82A4B">
        <w:t xml:space="preserve"> and </w:t>
      </w:r>
      <w:r w:rsidR="00063306">
        <w:t>tend to</w:t>
      </w:r>
      <w:r w:rsidR="00A82A4B">
        <w:t xml:space="preserve"> believe that they “have the time”. </w:t>
      </w:r>
      <w:r w:rsidR="0007093B">
        <w:t xml:space="preserve">According to a study carried out in 2015, it was reported than people </w:t>
      </w:r>
      <w:r w:rsidR="0007093B" w:rsidRPr="001109D6">
        <w:rPr>
          <w:noProof/>
        </w:rPr>
        <w:t>lose</w:t>
      </w:r>
      <w:r w:rsidR="0007093B">
        <w:t xml:space="preserve"> as much as 55 days in a year to procrastination. That is about 2</w:t>
      </w:r>
      <w:r w:rsidR="00063306">
        <w:t>18</w:t>
      </w:r>
      <w:r w:rsidR="0007093B">
        <w:t xml:space="preserve"> minutes of procrastination in a day</w:t>
      </w:r>
      <w:r w:rsidR="00BB0BA6">
        <w:t xml:space="preserve"> alone</w:t>
      </w:r>
      <w:r w:rsidR="00836550">
        <w:t xml:space="preserve"> </w:t>
      </w:r>
      <w:r w:rsidR="00836550">
        <w:fldChar w:fldCharType="begin"/>
      </w:r>
      <w:r w:rsidR="00836550">
        <w:instrText xml:space="preserve"> ADDIN ZOTERO_ITEM CSL_CITATION {"citationID":"wxri4b3e","properties":{"formattedCitation":"(Myrick, 2015)","plainCitation":"(Myrick, 2015)","noteIndex":0},"citationItems":[{"id":325,"uris":["http://zotero.org/users/local/5VyEEXyp/items/YDJ93VEQ"],"uri":["http://zotero.org/users/local/5VyEEXyp/items/YDJ93VEQ"],"itemData":{"id":325,"type":"article-journal","title":"Emotion regulation, procrastination, and watching cat videos online: Who watches Internet cats, why, and to what effect?","container-title":"Computers in human behavior","page":"168-176","volume":"52","author":[{"family":"Myrick","given":"Jessica Gall"}],"issued":{"date-parts":[["2015"]]}}}],"schema":"https://github.com/citation-style-language/schema/raw/master/csl-citation.json"} </w:instrText>
      </w:r>
      <w:r w:rsidR="00836550">
        <w:fldChar w:fldCharType="separate"/>
      </w:r>
      <w:r w:rsidR="00836550" w:rsidRPr="00836550">
        <w:rPr>
          <w:rFonts w:ascii="Times New Roman" w:hAnsi="Times New Roman" w:cs="Times New Roman"/>
        </w:rPr>
        <w:t>(Myrick, 2015)</w:t>
      </w:r>
      <w:r w:rsidR="00836550">
        <w:fldChar w:fldCharType="end"/>
      </w:r>
      <w:r w:rsidR="0007093B">
        <w:t xml:space="preserve">. </w:t>
      </w:r>
      <w:r w:rsidR="00063306">
        <w:t xml:space="preserve">That is not all, given the frequency of procrastination, and the reasons associated with it, it has been divided into type. </w:t>
      </w:r>
    </w:p>
    <w:p w:rsidR="005C2470" w:rsidRDefault="00BD7283" w:rsidP="005C2470">
      <w:r>
        <w:t>Fiore also states that there are four different types of procrastinators</w:t>
      </w:r>
      <w:r w:rsidR="008D0C98">
        <w:t xml:space="preserve"> </w:t>
      </w:r>
      <w:r w:rsidR="008D0C98">
        <w:fldChar w:fldCharType="begin"/>
      </w:r>
      <w:r w:rsidR="008D0C98">
        <w:instrText xml:space="preserve"> ADDIN ZOTERO_ITEM CSL_CITATION {"citationID":"AlIlnTl1","properties":{"formattedCitation":"(Fiore, 2007)","plainCitation":"(Fiore, 2007)","noteIndex":0},"citationItems":[{"id":323,"uris":["http://zotero.org/users/local/5VyEEXyp/items/JLV8P67K"],"uri":["http://zotero.org/users/local/5VyEEXyp/items/JLV8P67K"],"itemData":{"id":323,"type":"book","title":"The Now Habit: A Strategic Program for Overcoming Procrastination and Enjoying Guilt-free Play","publisher":"Tarcher/Penguin","URL":"https://books.google.com.pk/books?id=obLBn7OKcI8C","ISBN":"978-1-58542-552-5","author":[{"family":"Fiore","given":"N. A."}],"issued":{"date-parts":[["2007"]]}}}],"schema":"https://github.com/citation-style-language/schema/raw/master/csl-citation.json"} </w:instrText>
      </w:r>
      <w:r w:rsidR="008D0C98">
        <w:fldChar w:fldCharType="separate"/>
      </w:r>
      <w:r w:rsidR="008D0C98" w:rsidRPr="008D0C98">
        <w:rPr>
          <w:rFonts w:ascii="Times New Roman" w:hAnsi="Times New Roman" w:cs="Times New Roman"/>
        </w:rPr>
        <w:t>(Fiore, 2007)</w:t>
      </w:r>
      <w:r w:rsidR="008D0C98">
        <w:fldChar w:fldCharType="end"/>
      </w:r>
      <w:r>
        <w:t xml:space="preserve">. The first </w:t>
      </w:r>
      <w:r w:rsidRPr="00BB0BA6">
        <w:t xml:space="preserve">kind is </w:t>
      </w:r>
      <w:r w:rsidR="005C2470" w:rsidRPr="00BB0BA6">
        <w:rPr>
          <w:noProof/>
        </w:rPr>
        <w:t>“</w:t>
      </w:r>
      <w:r w:rsidRPr="00BB0BA6">
        <w:t>anxious</w:t>
      </w:r>
      <w:r w:rsidR="005C2470" w:rsidRPr="00BB0BA6">
        <w:t>”</w:t>
      </w:r>
      <w:r w:rsidRPr="00BB0BA6">
        <w:t xml:space="preserve"> procrastinator. The</w:t>
      </w:r>
      <w:r w:rsidR="006D1DE6" w:rsidRPr="00BB0BA6">
        <w:t xml:space="preserve">se are the people that </w:t>
      </w:r>
      <w:r w:rsidR="00845FD6" w:rsidRPr="00BB0BA6">
        <w:t>tend to</w:t>
      </w:r>
      <w:r w:rsidR="006D1DE6" w:rsidRPr="00BB0BA6">
        <w:t xml:space="preserve"> set unrealistic goals, especially for a given </w:t>
      </w:r>
      <w:proofErr w:type="gramStart"/>
      <w:r w:rsidR="006D1DE6" w:rsidRPr="00BB0BA6">
        <w:t>period of time</w:t>
      </w:r>
      <w:proofErr w:type="gramEnd"/>
      <w:r w:rsidR="006D1DE6" w:rsidRPr="00BB0BA6">
        <w:t xml:space="preserve">. Such a procrastinator is usually </w:t>
      </w:r>
      <w:proofErr w:type="gramStart"/>
      <w:r w:rsidR="006D1DE6" w:rsidRPr="00BB0BA6">
        <w:t>really bad</w:t>
      </w:r>
      <w:proofErr w:type="gramEnd"/>
      <w:r w:rsidR="006D1DE6" w:rsidRPr="00BB0BA6">
        <w:t xml:space="preserve"> at time management and packs in more work than they are physically capable of completing at any given time of the day</w:t>
      </w:r>
      <w:r w:rsidR="00C03D9C" w:rsidRPr="00BB0BA6">
        <w:t xml:space="preserve">. </w:t>
      </w:r>
      <w:r w:rsidR="00845FD6" w:rsidRPr="00BB0BA6">
        <w:t xml:space="preserve">At the end of the day, the bulk of incomplete tasks looming over their heads tends to make them anxious, hence </w:t>
      </w:r>
      <w:r w:rsidR="005C2470" w:rsidRPr="00BB0BA6">
        <w:t xml:space="preserve">the name. The second type of </w:t>
      </w:r>
      <w:r w:rsidR="005C2470" w:rsidRPr="00BB0BA6">
        <w:rPr>
          <w:noProof/>
        </w:rPr>
        <w:t>procrastinator</w:t>
      </w:r>
      <w:r w:rsidR="005C2470" w:rsidRPr="00BB0BA6">
        <w:t xml:space="preserve"> is the “fun” procrastinator. They would</w:t>
      </w:r>
      <w:r w:rsidR="005C2470">
        <w:t xml:space="preserve"> much rather engage in an activity they consider fun than complete the task at hand.</w:t>
      </w:r>
    </w:p>
    <w:p w:rsidR="005C2470" w:rsidRDefault="00DE0E02" w:rsidP="005C2470">
      <w:r>
        <w:t xml:space="preserve">Finally, the two forms of procrastinators that I can relate or associate with </w:t>
      </w:r>
      <w:r w:rsidR="00C54E13">
        <w:t>are the “plenty of time” procrastinator and the “perfectionist” procrastinator. Whenever I get a task assigned to me, I mentally begin brainstorming the perfect ways to execute the task at hand.</w:t>
      </w:r>
      <w:r w:rsidR="005466BC">
        <w:t xml:space="preserve"> I spend a whole lot of time in the preparatory phase instead of </w:t>
      </w:r>
      <w:r w:rsidR="00AF0678">
        <w:t>writing</w:t>
      </w:r>
      <w:r w:rsidR="005466BC">
        <w:t xml:space="preserve"> anything</w:t>
      </w:r>
      <w:r w:rsidR="00ED61D7">
        <w:t xml:space="preserve">, courtesy of my belief that I “still </w:t>
      </w:r>
      <w:r w:rsidR="00ED61D7">
        <w:lastRenderedPageBreak/>
        <w:t>have the time”</w:t>
      </w:r>
      <w:r w:rsidR="005466BC">
        <w:t xml:space="preserve"> </w:t>
      </w:r>
      <w:r w:rsidR="005466BC" w:rsidRPr="001109D6">
        <w:rPr>
          <w:noProof/>
        </w:rPr>
        <w:t>Later</w:t>
      </w:r>
      <w:r w:rsidR="005466BC">
        <w:t xml:space="preserve"> when push comes to shove, </w:t>
      </w:r>
      <w:r w:rsidR="00ED61D7">
        <w:t xml:space="preserve">I go into high-gear and start writing when there is barely </w:t>
      </w:r>
      <w:r w:rsidR="00ED61D7" w:rsidRPr="001109D6">
        <w:rPr>
          <w:noProof/>
        </w:rPr>
        <w:t>any</w:t>
      </w:r>
      <w:r w:rsidR="001109D6">
        <w:rPr>
          <w:noProof/>
        </w:rPr>
        <w:t xml:space="preserve"> </w:t>
      </w:r>
      <w:r w:rsidR="00ED61D7" w:rsidRPr="001109D6">
        <w:rPr>
          <w:noProof/>
        </w:rPr>
        <w:t>time</w:t>
      </w:r>
      <w:r w:rsidR="00ED61D7">
        <w:t xml:space="preserve"> left on the clock. Even at this point my stubbornness to get the perfect </w:t>
      </w:r>
      <w:r w:rsidR="00637A0F">
        <w:t>assignment</w:t>
      </w:r>
      <w:r w:rsidR="00ED61D7">
        <w:t xml:space="preserve"> ready often takes over</w:t>
      </w:r>
      <w:r w:rsidR="00637A0F">
        <w:t xml:space="preserve"> and I miss out on my deadline. This has happened more time than I care to admit, and I believe that I need a fool-proof way to fix my issues.</w:t>
      </w:r>
    </w:p>
    <w:p w:rsidR="000C1BD9" w:rsidRDefault="00DC16A1" w:rsidP="000C1BD9">
      <w:r>
        <w:t>Using the AB</w:t>
      </w:r>
      <w:r w:rsidR="008D2AE2">
        <w:t xml:space="preserve">C analysis, I carried out a self-assessment of my problem and figured out the basic cause of my issue. In the ABC analysis, the letters stand for </w:t>
      </w:r>
      <w:r w:rsidR="008D2AE2" w:rsidRPr="008D2AE2">
        <w:t xml:space="preserve">Antecedent, Behavior, </w:t>
      </w:r>
      <w:r w:rsidR="008D2AE2">
        <w:t xml:space="preserve">and </w:t>
      </w:r>
      <w:r w:rsidR="008D2AE2" w:rsidRPr="008D2AE2">
        <w:t>Consequence</w:t>
      </w:r>
      <w:r w:rsidR="008D2AE2">
        <w:t xml:space="preserve"> respectively</w:t>
      </w:r>
      <w:r w:rsidR="007B7EA6">
        <w:t xml:space="preserve"> </w:t>
      </w:r>
      <w:r w:rsidR="007B7EA6">
        <w:fldChar w:fldCharType="begin"/>
      </w:r>
      <w:r w:rsidR="00BB455F">
        <w:instrText xml:space="preserve"> ADDIN ZOTERO_ITEM CSL_CITATION {"citationID":"QoRAxMAL","properties":{"formattedCitation":"(Dyer, 2013)","plainCitation":"(Dyer, 2013)","noteIndex":0},"citationItems":[{"id":328,"uris":["http://zotero.org/users/local/5VyEEXyp/items/K9Q4J28I"],"uri":["http://zotero.org/users/local/5VyEEXyp/items/K9Q4J28I"],"itemData":{"id":328,"type":"chapter","title":"Antecedent-Behavior-Consequence (A-B-C) Analysis","container-title":"Encyclopedia of Autism Spectrum Disorders","publisher":"Springer New York","publisher-place":"New York, NY","page":"175-180","event-place":"New York, NY","URL":"https://doi.org/10.1007/978-1-4419-1698-3_1003","ISBN":"978-1-4419-1698-3","author":[{"family":"Dyer","given":"Kathleen"}],"editor":[{"family":"Volkmar","given":"Fred R."}],"issued":{"date-parts":[["2013"]]}}}],"schema":"https://github.com/citation-style-language/schema/raw/master/csl-citation.json"} </w:instrText>
      </w:r>
      <w:r w:rsidR="007B7EA6">
        <w:fldChar w:fldCharType="separate"/>
      </w:r>
      <w:r w:rsidR="00BB455F" w:rsidRPr="00BB455F">
        <w:rPr>
          <w:rFonts w:ascii="Times New Roman" w:hAnsi="Times New Roman" w:cs="Times New Roman"/>
        </w:rPr>
        <w:t>(Dyer, 2013)</w:t>
      </w:r>
      <w:r w:rsidR="007B7EA6">
        <w:fldChar w:fldCharType="end"/>
      </w:r>
      <w:r w:rsidR="008D2AE2">
        <w:t xml:space="preserve">. </w:t>
      </w:r>
      <w:r w:rsidR="00BB455F">
        <w:t>It enables an individual to develop a deeper understanding of patterns</w:t>
      </w:r>
      <w:r w:rsidR="000C1BD9">
        <w:t>, and the associated functions,</w:t>
      </w:r>
      <w:r w:rsidR="00BB455F">
        <w:t xml:space="preserve"> of </w:t>
      </w:r>
      <w:r w:rsidR="00BB455F" w:rsidRPr="001109D6">
        <w:rPr>
          <w:noProof/>
        </w:rPr>
        <w:t>behavior</w:t>
      </w:r>
      <w:r w:rsidR="000C1BD9">
        <w:t xml:space="preserve">. It is basically used to diagnose challenges faced by an individual on the autism spectrum, however, it just does as well as a tool of self-assessment. According to the </w:t>
      </w:r>
      <w:r w:rsidR="000C1BD9">
        <w:t>ABC analysis</w:t>
      </w:r>
      <w:r w:rsidR="000C1BD9">
        <w:t xml:space="preserve">, </w:t>
      </w:r>
      <w:r w:rsidR="00C610FA">
        <w:t xml:space="preserve">I </w:t>
      </w:r>
      <w:proofErr w:type="gramStart"/>
      <w:r w:rsidR="00C610FA">
        <w:t>have a tendency to</w:t>
      </w:r>
      <w:proofErr w:type="gramEnd"/>
      <w:r w:rsidR="00C610FA"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65"/>
        <w:gridCol w:w="4633"/>
      </w:tblGrid>
      <w:tr w:rsidR="00C610FA" w:rsidRPr="00AF0678" w:rsidTr="00AF0678">
        <w:trPr>
          <w:trHeight w:val="596"/>
          <w:jc w:val="center"/>
        </w:trPr>
        <w:tc>
          <w:tcPr>
            <w:tcW w:w="2065" w:type="dxa"/>
            <w:vAlign w:val="center"/>
          </w:tcPr>
          <w:p w:rsidR="00C610FA" w:rsidRPr="00AF0678" w:rsidRDefault="00F67364" w:rsidP="00C610FA">
            <w:pPr>
              <w:ind w:firstLine="0"/>
              <w:jc w:val="center"/>
              <w:rPr>
                <w:b/>
              </w:rPr>
            </w:pPr>
            <w:r w:rsidRPr="00AF0678">
              <w:rPr>
                <w:b/>
              </w:rPr>
              <w:t>Term</w:t>
            </w:r>
          </w:p>
        </w:tc>
        <w:tc>
          <w:tcPr>
            <w:tcW w:w="4633" w:type="dxa"/>
            <w:vAlign w:val="center"/>
          </w:tcPr>
          <w:p w:rsidR="00C610FA" w:rsidRPr="00AF0678" w:rsidRDefault="00F67364" w:rsidP="00C610FA">
            <w:pPr>
              <w:ind w:firstLine="0"/>
              <w:jc w:val="center"/>
              <w:rPr>
                <w:b/>
              </w:rPr>
            </w:pPr>
            <w:r w:rsidRPr="00AF0678">
              <w:rPr>
                <w:b/>
              </w:rPr>
              <w:t>Analysis</w:t>
            </w:r>
            <w:r w:rsidR="00C610FA" w:rsidRPr="00AF0678">
              <w:rPr>
                <w:b/>
              </w:rPr>
              <w:t xml:space="preserve"> </w:t>
            </w:r>
          </w:p>
        </w:tc>
      </w:tr>
      <w:tr w:rsidR="00C610FA" w:rsidTr="00AF0678">
        <w:trPr>
          <w:trHeight w:val="596"/>
          <w:jc w:val="center"/>
        </w:trPr>
        <w:tc>
          <w:tcPr>
            <w:tcW w:w="2065" w:type="dxa"/>
            <w:vAlign w:val="center"/>
          </w:tcPr>
          <w:p w:rsidR="00C610FA" w:rsidRDefault="00F67364" w:rsidP="00C610FA">
            <w:pPr>
              <w:ind w:firstLine="0"/>
            </w:pPr>
            <w:r w:rsidRPr="008D2AE2">
              <w:t>Antecedent</w:t>
            </w:r>
          </w:p>
        </w:tc>
        <w:tc>
          <w:tcPr>
            <w:tcW w:w="4633" w:type="dxa"/>
            <w:vAlign w:val="center"/>
          </w:tcPr>
          <w:p w:rsidR="00C610FA" w:rsidRDefault="001109D6" w:rsidP="00C610FA">
            <w:pPr>
              <w:ind w:firstLine="0"/>
            </w:pPr>
            <w:r>
              <w:rPr>
                <w:noProof/>
              </w:rPr>
              <w:t>The b</w:t>
            </w:r>
            <w:r w:rsidR="00F67364" w:rsidRPr="001109D6">
              <w:rPr>
                <w:noProof/>
              </w:rPr>
              <w:t>elief</w:t>
            </w:r>
            <w:r w:rsidR="00F67364">
              <w:t xml:space="preserve"> that I have plenty of time.</w:t>
            </w:r>
          </w:p>
        </w:tc>
      </w:tr>
      <w:tr w:rsidR="00C610FA" w:rsidTr="00AF0678">
        <w:trPr>
          <w:trHeight w:val="596"/>
          <w:jc w:val="center"/>
        </w:trPr>
        <w:tc>
          <w:tcPr>
            <w:tcW w:w="2065" w:type="dxa"/>
            <w:vAlign w:val="center"/>
          </w:tcPr>
          <w:p w:rsidR="00C610FA" w:rsidRDefault="00F67364" w:rsidP="00C610FA">
            <w:pPr>
              <w:ind w:firstLine="0"/>
            </w:pPr>
            <w:r w:rsidRPr="001109D6">
              <w:rPr>
                <w:noProof/>
              </w:rPr>
              <w:t>Behavior</w:t>
            </w:r>
          </w:p>
        </w:tc>
        <w:tc>
          <w:tcPr>
            <w:tcW w:w="4633" w:type="dxa"/>
            <w:vAlign w:val="center"/>
          </w:tcPr>
          <w:p w:rsidR="00C610FA" w:rsidRDefault="00F67364" w:rsidP="00C610FA">
            <w:pPr>
              <w:ind w:firstLine="0"/>
            </w:pPr>
            <w:r>
              <w:t xml:space="preserve">Research material </w:t>
            </w:r>
            <w:proofErr w:type="gramStart"/>
            <w:r w:rsidR="0070096C">
              <w:t>in an effort to</w:t>
            </w:r>
            <w:proofErr w:type="gramEnd"/>
            <w:r w:rsidR="0070096C">
              <w:t xml:space="preserve"> make it perfect.</w:t>
            </w:r>
          </w:p>
        </w:tc>
      </w:tr>
      <w:tr w:rsidR="00C610FA" w:rsidTr="00AF0678">
        <w:trPr>
          <w:trHeight w:val="596"/>
          <w:jc w:val="center"/>
        </w:trPr>
        <w:tc>
          <w:tcPr>
            <w:tcW w:w="2065" w:type="dxa"/>
            <w:vAlign w:val="center"/>
          </w:tcPr>
          <w:p w:rsidR="00C610FA" w:rsidRDefault="00F67364" w:rsidP="00C610FA">
            <w:pPr>
              <w:ind w:firstLine="0"/>
            </w:pPr>
            <w:r w:rsidRPr="008D2AE2">
              <w:t>Consequence</w:t>
            </w:r>
          </w:p>
        </w:tc>
        <w:tc>
          <w:tcPr>
            <w:tcW w:w="4633" w:type="dxa"/>
            <w:vAlign w:val="center"/>
          </w:tcPr>
          <w:p w:rsidR="00C610FA" w:rsidRDefault="0070096C" w:rsidP="00C610FA">
            <w:pPr>
              <w:ind w:firstLine="0"/>
            </w:pPr>
            <w:r>
              <w:t>Begin working really close to the deadline and miss it entirely at times.</w:t>
            </w:r>
          </w:p>
        </w:tc>
      </w:tr>
    </w:tbl>
    <w:p w:rsidR="00C610FA" w:rsidRPr="00DC16A1" w:rsidRDefault="00C610FA" w:rsidP="000C1BD9"/>
    <w:p w:rsidR="00DC16A1" w:rsidRDefault="00DC16A1" w:rsidP="00DC16A1">
      <w:r>
        <w:t xml:space="preserve">At this point in life, I believe that it is high time that </w:t>
      </w:r>
      <w:r w:rsidR="0070096C">
        <w:t xml:space="preserve">I figure out a way to fix my issues. According </w:t>
      </w:r>
      <w:r w:rsidR="00231E01">
        <w:t xml:space="preserve">to </w:t>
      </w:r>
      <w:r w:rsidR="00231E01">
        <w:fldChar w:fldCharType="begin"/>
      </w:r>
      <w:r w:rsidR="00231E01">
        <w:instrText xml:space="preserve"> ADDIN ZOTERO_ITEM CSL_CITATION {"citationID":"0uJpEJtG","properties":{"formattedCitation":"(Eckert, Ebert, Lehr, Sieland, &amp; Berking, 2016)","plainCitation":"(Eckert, Ebert, Lehr, Sieland, &amp; Berking, 2016)","noteIndex":0},"citationItems":[{"id":329,"uris":["http://zotero.org/users/local/5VyEEXyp/items/3SEE75J7"],"uri":["http://zotero.org/users/local/5VyEEXyp/items/3SEE75J7"],"itemData":{"id":329,"type":"article-journal","title":"Overcome procrastination: Enhancing emotion regulation skills reduce procrastination","container-title":"Learning and Individual Differences","page":"10-18","volume":"52","author":[{"family":"Eckert","given":"Marcus"},{"family":"Ebert","given":"David D."},{"family":"Lehr","given":"Dirk"},{"family":"Sieland","given":"Bernhard"},{"family":"Berking","given":"Matthias"}],"issued":{"date-parts":[["2016"]]}}}],"schema":"https://github.com/citation-style-language/schema/raw/master/csl-citation.json"} </w:instrText>
      </w:r>
      <w:r w:rsidR="00231E01">
        <w:fldChar w:fldCharType="separate"/>
      </w:r>
      <w:r w:rsidR="00231E01" w:rsidRPr="00231E01">
        <w:rPr>
          <w:rFonts w:ascii="Times New Roman" w:hAnsi="Times New Roman" w:cs="Times New Roman"/>
        </w:rPr>
        <w:t xml:space="preserve">Eckert, Ebert, Lehr, Sieland, &amp; </w:t>
      </w:r>
      <w:proofErr w:type="spellStart"/>
      <w:r w:rsidR="00231E01" w:rsidRPr="00231E01">
        <w:rPr>
          <w:rFonts w:ascii="Times New Roman" w:hAnsi="Times New Roman" w:cs="Times New Roman"/>
        </w:rPr>
        <w:t>Berking</w:t>
      </w:r>
      <w:proofErr w:type="spellEnd"/>
      <w:r w:rsidR="00231E01" w:rsidRPr="00231E01">
        <w:rPr>
          <w:rFonts w:ascii="Times New Roman" w:hAnsi="Times New Roman" w:cs="Times New Roman"/>
        </w:rPr>
        <w:t xml:space="preserve"> </w:t>
      </w:r>
      <w:r w:rsidR="00231E01">
        <w:rPr>
          <w:rFonts w:ascii="Times New Roman" w:hAnsi="Times New Roman" w:cs="Times New Roman"/>
        </w:rPr>
        <w:t>(</w:t>
      </w:r>
      <w:r w:rsidR="00231E01" w:rsidRPr="00231E01">
        <w:rPr>
          <w:rFonts w:ascii="Times New Roman" w:hAnsi="Times New Roman" w:cs="Times New Roman"/>
        </w:rPr>
        <w:t>2016)</w:t>
      </w:r>
      <w:r w:rsidR="00231E01">
        <w:fldChar w:fldCharType="end"/>
      </w:r>
      <w:r w:rsidR="00231E01">
        <w:t xml:space="preserve">, there are a few ways one can overcome </w:t>
      </w:r>
      <w:r w:rsidR="007F167A">
        <w:t>procrastination. They are:</w:t>
      </w:r>
    </w:p>
    <w:p w:rsidR="007F167A" w:rsidRDefault="007F167A" w:rsidP="007F167A">
      <w:pPr>
        <w:pStyle w:val="ListParagraph"/>
        <w:numPr>
          <w:ilvl w:val="0"/>
          <w:numId w:val="16"/>
        </w:numPr>
        <w:ind w:left="720"/>
      </w:pPr>
      <w:r w:rsidRPr="00942EC7">
        <w:rPr>
          <w:b/>
        </w:rPr>
        <w:t xml:space="preserve">Forgive yourself for procrastinating </w:t>
      </w:r>
      <w:r w:rsidRPr="001109D6">
        <w:rPr>
          <w:b/>
          <w:noProof/>
        </w:rPr>
        <w:t>behavior</w:t>
      </w:r>
      <w:r>
        <w:t>. Self-forgiveness is an excellent tool to</w:t>
      </w:r>
      <w:r w:rsidR="00942EC7">
        <w:t xml:space="preserve"> reduce guilt and motivate oneself to do better.</w:t>
      </w:r>
    </w:p>
    <w:p w:rsidR="00942EC7" w:rsidRDefault="00942EC7" w:rsidP="007F167A">
      <w:pPr>
        <w:pStyle w:val="ListParagraph"/>
        <w:numPr>
          <w:ilvl w:val="0"/>
          <w:numId w:val="16"/>
        </w:numPr>
        <w:ind w:left="720"/>
      </w:pPr>
      <w:r>
        <w:rPr>
          <w:b/>
        </w:rPr>
        <w:t>Commit to the Task</w:t>
      </w:r>
      <w:r w:rsidRPr="00942EC7">
        <w:t>.</w:t>
      </w:r>
      <w:r>
        <w:t xml:space="preserve"> By committing to a task and choosing to do it, instead of avoiding it is a step in the right direction. It is supposed to help me deal with my problem proactively.</w:t>
      </w:r>
    </w:p>
    <w:p w:rsidR="00F678C7" w:rsidRDefault="00F678C7" w:rsidP="007F167A">
      <w:pPr>
        <w:pStyle w:val="ListParagraph"/>
        <w:numPr>
          <w:ilvl w:val="0"/>
          <w:numId w:val="16"/>
        </w:numPr>
        <w:ind w:left="720"/>
      </w:pPr>
      <w:r>
        <w:rPr>
          <w:b/>
        </w:rPr>
        <w:lastRenderedPageBreak/>
        <w:t>Promise yourself a reward</w:t>
      </w:r>
      <w:r w:rsidRPr="00F678C7">
        <w:t>.</w:t>
      </w:r>
      <w:r>
        <w:t xml:space="preserve"> Doing anything distasteful gets a whole lot better if one promises to reward themselves upon completion.</w:t>
      </w:r>
    </w:p>
    <w:p w:rsidR="00F678C7" w:rsidRDefault="00F678C7" w:rsidP="007F167A">
      <w:pPr>
        <w:pStyle w:val="ListParagraph"/>
        <w:numPr>
          <w:ilvl w:val="0"/>
          <w:numId w:val="16"/>
        </w:numPr>
        <w:ind w:left="720"/>
      </w:pPr>
      <w:r>
        <w:rPr>
          <w:b/>
        </w:rPr>
        <w:t>Make someone check up on me</w:t>
      </w:r>
      <w:r w:rsidRPr="00F678C7">
        <w:t>.</w:t>
      </w:r>
      <w:r>
        <w:t xml:space="preserve"> When I know that there are eyes watching, I </w:t>
      </w:r>
      <w:proofErr w:type="gramStart"/>
      <w:r>
        <w:t>have a tendency to</w:t>
      </w:r>
      <w:proofErr w:type="gramEnd"/>
      <w:r>
        <w:t xml:space="preserve"> perform better than I did earlier. I hate disappointing others, so this may help.</w:t>
      </w:r>
    </w:p>
    <w:p w:rsidR="00F678C7" w:rsidRDefault="001109D6" w:rsidP="007F167A">
      <w:pPr>
        <w:pStyle w:val="ListParagraph"/>
        <w:numPr>
          <w:ilvl w:val="0"/>
          <w:numId w:val="16"/>
        </w:numPr>
        <w:ind w:left="720"/>
      </w:pPr>
      <w:r>
        <w:rPr>
          <w:b/>
        </w:rPr>
        <w:t>Minimize distractions</w:t>
      </w:r>
      <w:r w:rsidRPr="001109D6">
        <w:t>.</w:t>
      </w:r>
      <w:r>
        <w:t xml:space="preserve"> Keep away from things that can distract you. This includes social media and any other similar knick-knacks.</w:t>
      </w:r>
    </w:p>
    <w:p w:rsidR="00270B1A" w:rsidRDefault="006C5165" w:rsidP="006C5165">
      <w:r>
        <w:t xml:space="preserve">In conclusion, if any procrastinator, including myself, stays on the path and proactively works towards eliminating certain behavioral patterns from their lives, they may have a good chance to </w:t>
      </w:r>
      <w:r w:rsidR="00270B1A">
        <w:t>get the better of their procrastination soon.</w:t>
      </w:r>
    </w:p>
    <w:bookmarkEnd w:id="0"/>
    <w:p w:rsidR="006C5165" w:rsidRDefault="00270B1A" w:rsidP="00270B1A">
      <w:pPr>
        <w:pStyle w:val="Heading1"/>
      </w:pPr>
      <w:r>
        <w:br w:type="column"/>
      </w:r>
      <w:r>
        <w:lastRenderedPageBreak/>
        <w:t>References</w:t>
      </w:r>
    </w:p>
    <w:p w:rsidR="00270B1A" w:rsidRPr="00270B1A" w:rsidRDefault="00270B1A" w:rsidP="00270B1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70B1A">
        <w:rPr>
          <w:rFonts w:ascii="Times New Roman" w:hAnsi="Times New Roman" w:cs="Times New Roman"/>
        </w:rPr>
        <w:t xml:space="preserve">Dyer, K. (2013). Antecedent-Behavior-Consequence (A-B-C) Analysis. In F. R. </w:t>
      </w:r>
      <w:proofErr w:type="spellStart"/>
      <w:r w:rsidRPr="00270B1A">
        <w:rPr>
          <w:rFonts w:ascii="Times New Roman" w:hAnsi="Times New Roman" w:cs="Times New Roman"/>
        </w:rPr>
        <w:t>Volkmar</w:t>
      </w:r>
      <w:proofErr w:type="spellEnd"/>
      <w:r w:rsidRPr="00270B1A">
        <w:rPr>
          <w:rFonts w:ascii="Times New Roman" w:hAnsi="Times New Roman" w:cs="Times New Roman"/>
        </w:rPr>
        <w:t xml:space="preserve"> (Ed.), </w:t>
      </w:r>
      <w:r w:rsidRPr="00270B1A">
        <w:rPr>
          <w:rFonts w:ascii="Times New Roman" w:hAnsi="Times New Roman" w:cs="Times New Roman"/>
          <w:i/>
          <w:iCs/>
        </w:rPr>
        <w:t>Encyclopedia of Autism Spectrum Disorders</w:t>
      </w:r>
      <w:r w:rsidRPr="00270B1A">
        <w:rPr>
          <w:rFonts w:ascii="Times New Roman" w:hAnsi="Times New Roman" w:cs="Times New Roman"/>
        </w:rPr>
        <w:t xml:space="preserve"> (pp. 175–180). Retrieved from https://doi.org/10.1007/978-1-4419-1698-3_1003</w:t>
      </w:r>
    </w:p>
    <w:p w:rsidR="00270B1A" w:rsidRPr="00270B1A" w:rsidRDefault="00270B1A" w:rsidP="00270B1A">
      <w:pPr>
        <w:pStyle w:val="Bibliography"/>
        <w:rPr>
          <w:rFonts w:ascii="Times New Roman" w:hAnsi="Times New Roman" w:cs="Times New Roman"/>
        </w:rPr>
      </w:pPr>
      <w:r w:rsidRPr="00270B1A">
        <w:rPr>
          <w:rFonts w:ascii="Times New Roman" w:hAnsi="Times New Roman" w:cs="Times New Roman"/>
        </w:rPr>
        <w:t xml:space="preserve">Eckert, M., Ebert, D. D., Lehr, D., Sieland, B., &amp; </w:t>
      </w:r>
      <w:proofErr w:type="spellStart"/>
      <w:r w:rsidRPr="00270B1A">
        <w:rPr>
          <w:rFonts w:ascii="Times New Roman" w:hAnsi="Times New Roman" w:cs="Times New Roman"/>
        </w:rPr>
        <w:t>Berking</w:t>
      </w:r>
      <w:proofErr w:type="spellEnd"/>
      <w:r w:rsidRPr="00270B1A">
        <w:rPr>
          <w:rFonts w:ascii="Times New Roman" w:hAnsi="Times New Roman" w:cs="Times New Roman"/>
        </w:rPr>
        <w:t xml:space="preserve">, M. (2016). Overcome procrastination: Enhancing emotion regulation skills reduce procrastination. </w:t>
      </w:r>
      <w:r w:rsidRPr="00270B1A">
        <w:rPr>
          <w:rFonts w:ascii="Times New Roman" w:hAnsi="Times New Roman" w:cs="Times New Roman"/>
          <w:i/>
          <w:iCs/>
        </w:rPr>
        <w:t>Learning and Individual Differences</w:t>
      </w:r>
      <w:r w:rsidRPr="00270B1A">
        <w:rPr>
          <w:rFonts w:ascii="Times New Roman" w:hAnsi="Times New Roman" w:cs="Times New Roman"/>
        </w:rPr>
        <w:t xml:space="preserve">, </w:t>
      </w:r>
      <w:r w:rsidRPr="00270B1A">
        <w:rPr>
          <w:rFonts w:ascii="Times New Roman" w:hAnsi="Times New Roman" w:cs="Times New Roman"/>
          <w:i/>
          <w:iCs/>
        </w:rPr>
        <w:t>52</w:t>
      </w:r>
      <w:r w:rsidRPr="00270B1A">
        <w:rPr>
          <w:rFonts w:ascii="Times New Roman" w:hAnsi="Times New Roman" w:cs="Times New Roman"/>
        </w:rPr>
        <w:t>, 10–18.</w:t>
      </w:r>
    </w:p>
    <w:p w:rsidR="00270B1A" w:rsidRPr="00270B1A" w:rsidRDefault="00270B1A" w:rsidP="00270B1A">
      <w:pPr>
        <w:pStyle w:val="Bibliography"/>
        <w:rPr>
          <w:rFonts w:ascii="Times New Roman" w:hAnsi="Times New Roman" w:cs="Times New Roman"/>
        </w:rPr>
      </w:pPr>
      <w:r w:rsidRPr="00270B1A">
        <w:rPr>
          <w:rFonts w:ascii="Times New Roman" w:hAnsi="Times New Roman" w:cs="Times New Roman"/>
        </w:rPr>
        <w:t xml:space="preserve">Fiore, N. A. (2007). </w:t>
      </w:r>
      <w:r w:rsidRPr="00270B1A">
        <w:rPr>
          <w:rFonts w:ascii="Times New Roman" w:hAnsi="Times New Roman" w:cs="Times New Roman"/>
          <w:i/>
          <w:iCs/>
        </w:rPr>
        <w:t>The Now Habit: A Strategic Program for Overcoming Procrastination and Enjoying Guilt-free Play</w:t>
      </w:r>
      <w:r w:rsidRPr="00270B1A">
        <w:rPr>
          <w:rFonts w:ascii="Times New Roman" w:hAnsi="Times New Roman" w:cs="Times New Roman"/>
        </w:rPr>
        <w:t>. Retrieved from https://books.google.com.pk/books?id=obLBn7OKcI8C</w:t>
      </w:r>
    </w:p>
    <w:p w:rsidR="00270B1A" w:rsidRPr="00270B1A" w:rsidRDefault="00270B1A" w:rsidP="00270B1A">
      <w:pPr>
        <w:pStyle w:val="Bibliography"/>
        <w:rPr>
          <w:rFonts w:ascii="Times New Roman" w:hAnsi="Times New Roman" w:cs="Times New Roman"/>
        </w:rPr>
      </w:pPr>
      <w:proofErr w:type="spellStart"/>
      <w:r w:rsidRPr="00270B1A">
        <w:rPr>
          <w:rFonts w:ascii="Times New Roman" w:hAnsi="Times New Roman" w:cs="Times New Roman"/>
        </w:rPr>
        <w:t>Gargari</w:t>
      </w:r>
      <w:proofErr w:type="spellEnd"/>
      <w:r w:rsidRPr="00270B1A">
        <w:rPr>
          <w:rFonts w:ascii="Times New Roman" w:hAnsi="Times New Roman" w:cs="Times New Roman"/>
        </w:rPr>
        <w:t xml:space="preserve">, R. B., </w:t>
      </w:r>
      <w:proofErr w:type="spellStart"/>
      <w:r w:rsidRPr="00270B1A">
        <w:rPr>
          <w:rFonts w:ascii="Times New Roman" w:hAnsi="Times New Roman" w:cs="Times New Roman"/>
        </w:rPr>
        <w:t>Sabouri</w:t>
      </w:r>
      <w:proofErr w:type="spellEnd"/>
      <w:r w:rsidRPr="00270B1A">
        <w:rPr>
          <w:rFonts w:ascii="Times New Roman" w:hAnsi="Times New Roman" w:cs="Times New Roman"/>
        </w:rPr>
        <w:t xml:space="preserve">, H., &amp; </w:t>
      </w:r>
      <w:proofErr w:type="spellStart"/>
      <w:r w:rsidRPr="00270B1A">
        <w:rPr>
          <w:rFonts w:ascii="Times New Roman" w:hAnsi="Times New Roman" w:cs="Times New Roman"/>
        </w:rPr>
        <w:t>Norzad</w:t>
      </w:r>
      <w:proofErr w:type="spellEnd"/>
      <w:r w:rsidRPr="00270B1A">
        <w:rPr>
          <w:rFonts w:ascii="Times New Roman" w:hAnsi="Times New Roman" w:cs="Times New Roman"/>
        </w:rPr>
        <w:t xml:space="preserve">, F. (2011). Academic procrastination: The relationship between causal attribution styles and behavioral postponement. </w:t>
      </w:r>
      <w:r w:rsidRPr="00270B1A">
        <w:rPr>
          <w:rFonts w:ascii="Times New Roman" w:hAnsi="Times New Roman" w:cs="Times New Roman"/>
          <w:i/>
          <w:iCs/>
        </w:rPr>
        <w:t>Iranian Journal of Psychiatry and Behavioral Sciences</w:t>
      </w:r>
      <w:r w:rsidRPr="00270B1A">
        <w:rPr>
          <w:rFonts w:ascii="Times New Roman" w:hAnsi="Times New Roman" w:cs="Times New Roman"/>
        </w:rPr>
        <w:t xml:space="preserve">, </w:t>
      </w:r>
      <w:r w:rsidRPr="00270B1A">
        <w:rPr>
          <w:rFonts w:ascii="Times New Roman" w:hAnsi="Times New Roman" w:cs="Times New Roman"/>
          <w:i/>
          <w:iCs/>
        </w:rPr>
        <w:t>5</w:t>
      </w:r>
      <w:r w:rsidRPr="00270B1A">
        <w:rPr>
          <w:rFonts w:ascii="Times New Roman" w:hAnsi="Times New Roman" w:cs="Times New Roman"/>
        </w:rPr>
        <w:t>(2), 76.</w:t>
      </w:r>
    </w:p>
    <w:p w:rsidR="00270B1A" w:rsidRPr="00270B1A" w:rsidRDefault="00270B1A" w:rsidP="00270B1A">
      <w:pPr>
        <w:pStyle w:val="Bibliography"/>
        <w:rPr>
          <w:rFonts w:ascii="Times New Roman" w:hAnsi="Times New Roman" w:cs="Times New Roman"/>
        </w:rPr>
      </w:pPr>
      <w:r w:rsidRPr="00270B1A">
        <w:rPr>
          <w:rFonts w:ascii="Times New Roman" w:hAnsi="Times New Roman" w:cs="Times New Roman"/>
        </w:rPr>
        <w:t xml:space="preserve">Myrick, J. G. (2015). Emotion regulation, procrastination, and watching cat videos online: Who watches Internet cats, why, and to what effect? </w:t>
      </w:r>
      <w:r w:rsidRPr="00270B1A">
        <w:rPr>
          <w:rFonts w:ascii="Times New Roman" w:hAnsi="Times New Roman" w:cs="Times New Roman"/>
          <w:i/>
          <w:iCs/>
        </w:rPr>
        <w:t>Computers in Human Behavior</w:t>
      </w:r>
      <w:r w:rsidRPr="00270B1A">
        <w:rPr>
          <w:rFonts w:ascii="Times New Roman" w:hAnsi="Times New Roman" w:cs="Times New Roman"/>
        </w:rPr>
        <w:t xml:space="preserve">, </w:t>
      </w:r>
      <w:r w:rsidRPr="00270B1A">
        <w:rPr>
          <w:rFonts w:ascii="Times New Roman" w:hAnsi="Times New Roman" w:cs="Times New Roman"/>
          <w:i/>
          <w:iCs/>
        </w:rPr>
        <w:t>52</w:t>
      </w:r>
      <w:r w:rsidRPr="00270B1A">
        <w:rPr>
          <w:rFonts w:ascii="Times New Roman" w:hAnsi="Times New Roman" w:cs="Times New Roman"/>
        </w:rPr>
        <w:t>, 168–176.</w:t>
      </w:r>
    </w:p>
    <w:p w:rsidR="00270B1A" w:rsidRPr="00DC16A1" w:rsidRDefault="00270B1A" w:rsidP="006C5165">
      <w:r>
        <w:fldChar w:fldCharType="end"/>
      </w:r>
    </w:p>
    <w:p w:rsidR="005C2470" w:rsidRPr="002F170D" w:rsidRDefault="005C2470" w:rsidP="002F170D"/>
    <w:sectPr w:rsidR="005C2470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21157" w:rsidRDefault="00121157">
      <w:pPr>
        <w:spacing w:line="240" w:lineRule="auto"/>
      </w:pPr>
      <w:r>
        <w:separator/>
      </w:r>
    </w:p>
    <w:p w:rsidR="00121157" w:rsidRDefault="00121157"/>
  </w:endnote>
  <w:endnote w:type="continuationSeparator" w:id="0">
    <w:p w:rsidR="00121157" w:rsidRDefault="00121157">
      <w:pPr>
        <w:spacing w:line="240" w:lineRule="auto"/>
      </w:pPr>
      <w:r>
        <w:continuationSeparator/>
      </w:r>
    </w:p>
    <w:p w:rsidR="00121157" w:rsidRDefault="0012115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21157" w:rsidRDefault="00121157">
      <w:pPr>
        <w:spacing w:line="240" w:lineRule="auto"/>
      </w:pPr>
      <w:r>
        <w:separator/>
      </w:r>
    </w:p>
    <w:p w:rsidR="00121157" w:rsidRDefault="00121157"/>
  </w:footnote>
  <w:footnote w:type="continuationSeparator" w:id="0">
    <w:p w:rsidR="00121157" w:rsidRDefault="00121157">
      <w:pPr>
        <w:spacing w:line="240" w:lineRule="auto"/>
      </w:pPr>
      <w:r>
        <w:continuationSeparator/>
      </w:r>
    </w:p>
    <w:p w:rsidR="00121157" w:rsidRDefault="0012115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681A85">
    <w:pPr>
      <w:pStyle w:val="Header"/>
    </w:pPr>
    <w:r>
      <w:rPr>
        <w:rStyle w:val="Strong"/>
      </w:rPr>
      <w:t>PSYCHOLOGY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DE3018">
      <w:t>PSYCHOLOG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B0D198F"/>
    <w:multiLevelType w:val="hybridMultilevel"/>
    <w:tmpl w:val="85D6E23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63306"/>
    <w:rsid w:val="0007093B"/>
    <w:rsid w:val="000A40AE"/>
    <w:rsid w:val="000C1BD9"/>
    <w:rsid w:val="000D3F41"/>
    <w:rsid w:val="001109D6"/>
    <w:rsid w:val="00121157"/>
    <w:rsid w:val="00231E01"/>
    <w:rsid w:val="00270B1A"/>
    <w:rsid w:val="002F170D"/>
    <w:rsid w:val="00355DCA"/>
    <w:rsid w:val="004724D7"/>
    <w:rsid w:val="0051485B"/>
    <w:rsid w:val="005164A3"/>
    <w:rsid w:val="005466BC"/>
    <w:rsid w:val="00551A02"/>
    <w:rsid w:val="005534FA"/>
    <w:rsid w:val="005B3A43"/>
    <w:rsid w:val="005C2470"/>
    <w:rsid w:val="005C39B5"/>
    <w:rsid w:val="005D3A03"/>
    <w:rsid w:val="00637A0F"/>
    <w:rsid w:val="00681A85"/>
    <w:rsid w:val="00692D73"/>
    <w:rsid w:val="006C5165"/>
    <w:rsid w:val="006D1DE6"/>
    <w:rsid w:val="0070096C"/>
    <w:rsid w:val="007B7EA6"/>
    <w:rsid w:val="007F167A"/>
    <w:rsid w:val="008002C0"/>
    <w:rsid w:val="00836550"/>
    <w:rsid w:val="00845FD6"/>
    <w:rsid w:val="008C5323"/>
    <w:rsid w:val="008D0C98"/>
    <w:rsid w:val="008D2AE2"/>
    <w:rsid w:val="008D477A"/>
    <w:rsid w:val="0090582A"/>
    <w:rsid w:val="00942EC7"/>
    <w:rsid w:val="009A6A3B"/>
    <w:rsid w:val="00A65E38"/>
    <w:rsid w:val="00A82A4B"/>
    <w:rsid w:val="00AF0678"/>
    <w:rsid w:val="00B823AA"/>
    <w:rsid w:val="00BA45DB"/>
    <w:rsid w:val="00BB0BA6"/>
    <w:rsid w:val="00BB455F"/>
    <w:rsid w:val="00BD7283"/>
    <w:rsid w:val="00BF4184"/>
    <w:rsid w:val="00C03D9C"/>
    <w:rsid w:val="00C0601E"/>
    <w:rsid w:val="00C31D30"/>
    <w:rsid w:val="00C54E13"/>
    <w:rsid w:val="00C610FA"/>
    <w:rsid w:val="00C654F0"/>
    <w:rsid w:val="00CC2BFB"/>
    <w:rsid w:val="00CD6E39"/>
    <w:rsid w:val="00CF6E91"/>
    <w:rsid w:val="00D85B68"/>
    <w:rsid w:val="00DC16A1"/>
    <w:rsid w:val="00DE0E02"/>
    <w:rsid w:val="00DE3018"/>
    <w:rsid w:val="00E1400D"/>
    <w:rsid w:val="00E6004D"/>
    <w:rsid w:val="00E81978"/>
    <w:rsid w:val="00ED61D7"/>
    <w:rsid w:val="00EE5314"/>
    <w:rsid w:val="00EF6DC7"/>
    <w:rsid w:val="00F379B7"/>
    <w:rsid w:val="00F525FA"/>
    <w:rsid w:val="00F67364"/>
    <w:rsid w:val="00F678C7"/>
    <w:rsid w:val="00F76CD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B423A0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722BDE"/>
    <w:rsid w:val="009E4071"/>
    <w:rsid w:val="00A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5</Pages>
  <Words>1568</Words>
  <Characters>8943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5</cp:revision>
  <dcterms:created xsi:type="dcterms:W3CDTF">2019-07-19T14:55:00Z</dcterms:created>
  <dcterms:modified xsi:type="dcterms:W3CDTF">2019-07-19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zTHUsScr"/&gt;&lt;style id="http://www.zotero.org/styles/apa" locale="en-US" hasBibliography="1" bibliographyStyleHasBeenSet="1"/&gt;&lt;prefs&gt;&lt;pref name="fieldType" value="Field"/&gt;&lt;/prefs&gt;&lt;/data&gt;</vt:lpwstr>
  </property>
</Properties>
</file>